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4405B" w:rsidRPr="00D462D4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COLEGIO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5E6766">
        <w:rPr>
          <w:rFonts w:ascii="Arial Narrow" w:hAnsi="Arial Narrow"/>
          <w:color w:val="002060"/>
          <w:sz w:val="28"/>
        </w:rPr>
        <w:t xml:space="preserve">Colegio </w:t>
      </w:r>
      <w:r>
        <w:rPr>
          <w:rFonts w:ascii="Arial Narrow" w:hAnsi="Arial Narrow"/>
          <w:color w:val="002060"/>
          <w:sz w:val="28"/>
        </w:rPr>
        <w:t>d</w:t>
      </w:r>
      <w:r w:rsidRPr="005E6766">
        <w:rPr>
          <w:rFonts w:ascii="Arial Narrow" w:hAnsi="Arial Narrow"/>
          <w:color w:val="002060"/>
          <w:sz w:val="28"/>
        </w:rPr>
        <w:t xml:space="preserve">e </w:t>
      </w:r>
      <w:r w:rsidR="00D235AD">
        <w:rPr>
          <w:rFonts w:ascii="Arial Narrow" w:hAnsi="Arial Narrow"/>
          <w:color w:val="002060"/>
          <w:sz w:val="28"/>
        </w:rPr>
        <w:t>Humanidades</w:t>
      </w:r>
      <w:r w:rsidR="00FF1E0F">
        <w:rPr>
          <w:rFonts w:ascii="Arial Narrow" w:hAnsi="Arial Narrow"/>
          <w:color w:val="002060"/>
          <w:sz w:val="28"/>
        </w:rPr>
        <w:t xml:space="preserve"> y Ciencias Sociales</w:t>
      </w:r>
    </w:p>
    <w:p w:rsidR="00FF1E0F" w:rsidRPr="005E6766" w:rsidRDefault="00FF1E0F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Licenciatura en </w:t>
      </w:r>
      <w:r w:rsidR="007928C4">
        <w:rPr>
          <w:rFonts w:ascii="Arial Narrow" w:hAnsi="Arial Narrow"/>
          <w:color w:val="002060"/>
          <w:sz w:val="28"/>
        </w:rPr>
        <w:t>Artes y Patrimonio Cultural</w:t>
      </w:r>
    </w:p>
    <w:p w:rsidR="009C6026" w:rsidRPr="009C6026" w:rsidRDefault="009C6026" w:rsidP="009C6026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:rsidR="00C4405B" w:rsidRDefault="00C4405B" w:rsidP="000D2271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PRESENTA:</w:t>
      </w:r>
    </w:p>
    <w:p w:rsidR="00C4405B" w:rsidRDefault="007928C4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Valencia Real, Rebeca</w:t>
      </w:r>
    </w:p>
    <w:p w:rsidR="00122F7F" w:rsidRPr="00122F7F" w:rsidRDefault="00122F7F" w:rsidP="00122F7F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:rsidR="00C4405B" w:rsidRDefault="00C4405B" w:rsidP="00122F7F">
      <w:pPr>
        <w:pStyle w:val="Default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DIRECTOR</w:t>
      </w:r>
      <w:r>
        <w:rPr>
          <w:rFonts w:ascii="Arial Narrow" w:hAnsi="Arial Narrow"/>
          <w:b/>
          <w:color w:val="C00000"/>
          <w:sz w:val="28"/>
        </w:rPr>
        <w:t>:</w:t>
      </w:r>
    </w:p>
    <w:p w:rsidR="00C4405B" w:rsidRPr="00D462D4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Dr</w:t>
      </w:r>
      <w:r w:rsidR="00FF1E0F">
        <w:rPr>
          <w:rFonts w:ascii="Arial Narrow" w:hAnsi="Arial Narrow"/>
          <w:color w:val="002060"/>
          <w:sz w:val="28"/>
        </w:rPr>
        <w:t xml:space="preserve">a. </w:t>
      </w:r>
      <w:r w:rsidR="007928C4">
        <w:rPr>
          <w:rFonts w:ascii="Arial Narrow" w:hAnsi="Arial Narrow"/>
          <w:color w:val="002060"/>
          <w:sz w:val="28"/>
        </w:rPr>
        <w:t xml:space="preserve">Rosa Mayra Ávila </w:t>
      </w:r>
      <w:proofErr w:type="spellStart"/>
      <w:r w:rsidR="007928C4">
        <w:rPr>
          <w:rFonts w:ascii="Arial Narrow" w:hAnsi="Arial Narrow"/>
          <w:color w:val="002060"/>
          <w:sz w:val="28"/>
        </w:rPr>
        <w:t>Aldapa</w:t>
      </w:r>
      <w:proofErr w:type="spellEnd"/>
    </w:p>
    <w:p w:rsidR="009C6026" w:rsidRPr="009C6026" w:rsidRDefault="009C6026" w:rsidP="009C6026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:rsidR="00C4405B" w:rsidRPr="00D462D4" w:rsidRDefault="009C6026" w:rsidP="00071589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b/>
          <w:color w:val="C00000"/>
          <w:sz w:val="28"/>
        </w:rPr>
      </w:pPr>
      <w:r w:rsidRPr="009C6026">
        <w:rPr>
          <w:rFonts w:ascii="Arial" w:hAnsi="Arial" w:cs="Arial"/>
          <w:color w:val="000000"/>
          <w:sz w:val="24"/>
          <w:szCs w:val="24"/>
        </w:rPr>
        <w:t xml:space="preserve"> </w:t>
      </w:r>
      <w:r w:rsidR="00C4405B">
        <w:rPr>
          <w:rFonts w:ascii="Arial Narrow" w:hAnsi="Arial Narrow"/>
          <w:b/>
          <w:color w:val="C00000"/>
          <w:sz w:val="28"/>
        </w:rPr>
        <w:t>LUGAR</w:t>
      </w:r>
      <w:r w:rsidR="00C4405B" w:rsidRPr="00D462D4">
        <w:rPr>
          <w:rFonts w:ascii="Arial Narrow" w:hAnsi="Arial Narrow"/>
          <w:b/>
          <w:color w:val="C00000"/>
          <w:sz w:val="28"/>
        </w:rPr>
        <w:t>:</w:t>
      </w: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Ciudad de </w:t>
      </w:r>
      <w:r w:rsidRPr="005E6766">
        <w:rPr>
          <w:rFonts w:ascii="Arial Narrow" w:hAnsi="Arial Narrow"/>
          <w:color w:val="002060"/>
          <w:sz w:val="28"/>
        </w:rPr>
        <w:t>México</w:t>
      </w:r>
      <w:r>
        <w:rPr>
          <w:rFonts w:ascii="Arial Narrow" w:hAnsi="Arial Narrow"/>
          <w:color w:val="002060"/>
          <w:sz w:val="28"/>
        </w:rPr>
        <w:t xml:space="preserve">, </w:t>
      </w:r>
      <w:r w:rsidR="007928C4">
        <w:rPr>
          <w:rFonts w:ascii="Arial Narrow" w:hAnsi="Arial Narrow"/>
          <w:color w:val="002060"/>
          <w:sz w:val="28"/>
        </w:rPr>
        <w:t>octubre de 2023</w:t>
      </w:r>
      <w:r>
        <w:rPr>
          <w:rFonts w:ascii="Arial Narrow" w:hAnsi="Arial Narrow"/>
          <w:color w:val="002060"/>
          <w:sz w:val="28"/>
        </w:rPr>
        <w:t>.</w:t>
      </w:r>
    </w:p>
    <w:p w:rsidR="00FE088A" w:rsidRPr="00FE088A" w:rsidRDefault="00FE088A" w:rsidP="00FE08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:rsidR="00C4405B" w:rsidRDefault="00FE088A" w:rsidP="007928C4">
      <w:pPr>
        <w:pStyle w:val="Default"/>
        <w:rPr>
          <w:rFonts w:ascii="Arial Narrow" w:hAnsi="Arial Narrow"/>
          <w:b/>
          <w:color w:val="C00000"/>
          <w:sz w:val="28"/>
        </w:rPr>
      </w:pPr>
      <w:r w:rsidRPr="00FE088A">
        <w:t xml:space="preserve"> </w:t>
      </w:r>
      <w:r w:rsidR="00C4405B">
        <w:rPr>
          <w:rFonts w:ascii="Arial Narrow" w:hAnsi="Arial Narrow"/>
          <w:b/>
          <w:color w:val="C00000"/>
          <w:sz w:val="28"/>
        </w:rPr>
        <w:t>EDITOR</w:t>
      </w:r>
      <w:r w:rsidR="00C4405B" w:rsidRPr="00D462D4">
        <w:rPr>
          <w:rFonts w:ascii="Arial Narrow" w:hAnsi="Arial Narrow"/>
          <w:b/>
          <w:color w:val="C00000"/>
          <w:sz w:val="28"/>
        </w:rPr>
        <w:t>:</w:t>
      </w:r>
    </w:p>
    <w:p w:rsidR="00CD01B0" w:rsidRPr="00D462D4" w:rsidRDefault="00CD01B0" w:rsidP="007928C4">
      <w:pPr>
        <w:pStyle w:val="Default"/>
        <w:rPr>
          <w:rFonts w:ascii="Arial Narrow" w:hAnsi="Arial Narrow"/>
          <w:b/>
          <w:color w:val="C00000"/>
          <w:sz w:val="28"/>
        </w:rPr>
      </w:pPr>
    </w:p>
    <w:p w:rsidR="007928C4" w:rsidRPr="005E6766" w:rsidRDefault="00C4405B" w:rsidP="007928C4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Universidad Autónoma de la Ciudad de México. </w:t>
      </w:r>
      <w:r w:rsidR="007928C4" w:rsidRPr="005E6766">
        <w:rPr>
          <w:rFonts w:ascii="Arial Narrow" w:hAnsi="Arial Narrow"/>
          <w:color w:val="002060"/>
          <w:sz w:val="28"/>
        </w:rPr>
        <w:t xml:space="preserve">Colegio </w:t>
      </w:r>
      <w:r w:rsidR="007928C4">
        <w:rPr>
          <w:rFonts w:ascii="Arial Narrow" w:hAnsi="Arial Narrow"/>
          <w:color w:val="002060"/>
          <w:sz w:val="28"/>
        </w:rPr>
        <w:t>d</w:t>
      </w:r>
      <w:r w:rsidR="007928C4" w:rsidRPr="005E6766">
        <w:rPr>
          <w:rFonts w:ascii="Arial Narrow" w:hAnsi="Arial Narrow"/>
          <w:color w:val="002060"/>
          <w:sz w:val="28"/>
        </w:rPr>
        <w:t xml:space="preserve">e </w:t>
      </w:r>
      <w:r w:rsidR="007928C4">
        <w:rPr>
          <w:rFonts w:ascii="Arial Narrow" w:hAnsi="Arial Narrow"/>
          <w:color w:val="002060"/>
          <w:sz w:val="28"/>
        </w:rPr>
        <w:t>Humanidades y Ciencias Sociales. Licenciatura en Artes y Patrimonio Cultural</w:t>
      </w: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:rsidR="00C4405B" w:rsidRPr="00D462D4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CITA</w:t>
      </w:r>
      <w:r w:rsidR="00CD442A">
        <w:rPr>
          <w:rStyle w:val="Refdenotaalpie"/>
          <w:rFonts w:ascii="Arial Narrow" w:hAnsi="Arial Narrow"/>
          <w:b/>
          <w:color w:val="C00000"/>
          <w:sz w:val="28"/>
        </w:rPr>
        <w:footnoteReference w:id="1"/>
      </w:r>
      <w:r>
        <w:rPr>
          <w:rFonts w:ascii="Arial Narrow" w:hAnsi="Arial Narrow"/>
          <w:b/>
          <w:color w:val="C00000"/>
          <w:sz w:val="28"/>
        </w:rPr>
        <w:t>:</w:t>
      </w: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b/>
          <w:color w:val="C00000"/>
          <w:sz w:val="28"/>
        </w:rPr>
        <w:t>REFERENCIA:</w:t>
      </w:r>
      <w:r>
        <w:rPr>
          <w:rFonts w:ascii="Arial Narrow" w:hAnsi="Arial Narrow"/>
          <w:color w:val="002060"/>
          <w:sz w:val="28"/>
        </w:rPr>
        <w:t xml:space="preserve"> </w:t>
      </w:r>
    </w:p>
    <w:p w:rsidR="00D235AD" w:rsidRPr="00BE03EA" w:rsidRDefault="00D235AD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:rsidR="00CD442A" w:rsidRPr="00CD442A" w:rsidRDefault="00C4405B" w:rsidP="00CF0BC0">
      <w:pPr>
        <w:pStyle w:val="Bibliografa"/>
        <w:jc w:val="both"/>
        <w:rPr>
          <w:rFonts w:ascii="Arial Narrow" w:hAnsi="Arial Narrow" w:cs="Times New Roman"/>
          <w:sz w:val="28"/>
          <w:szCs w:val="24"/>
        </w:rPr>
      </w:pPr>
      <w:r w:rsidRPr="007928C4">
        <w:fldChar w:fldCharType="begin"/>
      </w:r>
      <w:r w:rsidRPr="007928C4">
        <w:instrText xml:space="preserve"> ADDIN ZOTERO_BIBL {"uncited":[],"omitted":[["http://zotero.org/users/1379252/items/FVMS2KUG"],["http://zotero.org/users/1379252/items/YVTBN26B"],["http://zotero.org/users/1379252/items/LHZTQ62G"],["http://zotero.org/users/1379252/items/R8GUTEFQ"]],"custom":[]} CSL_BIBLIOGRAPHY </w:instrText>
      </w:r>
      <w:r w:rsidRPr="007928C4">
        <w:fldChar w:fldCharType="separate"/>
      </w:r>
      <w:r w:rsidR="00CD442A" w:rsidRPr="00CD442A">
        <w:rPr>
          <w:rFonts w:ascii="Arial Narrow" w:hAnsi="Arial Narrow" w:cs="Times New Roman"/>
          <w:sz w:val="28"/>
          <w:szCs w:val="24"/>
        </w:rPr>
        <w:t>Valencia Real, Rebeca. «Proyecto de difusión histórica para el estudio de las deidades mexicas a través del Mito de los Cinco Soles.» Proyecto de investigación-intervención que para obtener el título de Licenciada en Arte y Patrimonio cultural, Universidad Autónoma de la Ciudad de México. Colegio de Humanidades y Ciencias Sociales. Licenciatura en Artes y Patrimonio Cultural, 2023.</w:t>
      </w:r>
    </w:p>
    <w:p w:rsidR="00C4405B" w:rsidRDefault="00C4405B" w:rsidP="00CF0BC0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7928C4">
        <w:rPr>
          <w:rFonts w:ascii="Arial Narrow" w:hAnsi="Arial Narrow"/>
          <w:color w:val="002060"/>
          <w:sz w:val="28"/>
        </w:rPr>
        <w:fldChar w:fldCharType="end"/>
      </w:r>
    </w:p>
    <w:p w:rsidR="007928C4" w:rsidRDefault="007928C4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:rsidR="00C4405B" w:rsidRPr="00F47876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F47876">
        <w:rPr>
          <w:rFonts w:ascii="Arial Narrow" w:hAnsi="Arial Narrow"/>
          <w:b/>
          <w:color w:val="C00000"/>
          <w:sz w:val="28"/>
        </w:rPr>
        <w:t>T</w:t>
      </w:r>
      <w:r>
        <w:rPr>
          <w:rFonts w:ascii="Arial Narrow" w:hAnsi="Arial Narrow"/>
          <w:b/>
          <w:color w:val="C00000"/>
          <w:sz w:val="28"/>
        </w:rPr>
        <w:t>IPO:</w:t>
      </w: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:rsidR="007928C4" w:rsidRDefault="007928C4" w:rsidP="007928C4">
      <w:pPr>
        <w:autoSpaceDE w:val="0"/>
        <w:autoSpaceDN w:val="0"/>
        <w:adjustRightInd w:val="0"/>
        <w:spacing w:after="0" w:line="240" w:lineRule="auto"/>
        <w:rPr>
          <w:rFonts w:ascii="Arial Narrow" w:hAnsi="Arial Narrow" w:cs="Arial"/>
          <w:color w:val="002060"/>
          <w:sz w:val="24"/>
          <w:szCs w:val="24"/>
        </w:rPr>
      </w:pPr>
      <w:r w:rsidRPr="007928C4">
        <w:rPr>
          <w:rFonts w:ascii="Arial Narrow" w:hAnsi="Arial Narrow" w:cs="Arial"/>
          <w:color w:val="002060"/>
          <w:sz w:val="28"/>
          <w:szCs w:val="28"/>
        </w:rPr>
        <w:t>Proyecto de investigación-intervención</w:t>
      </w:r>
      <w:r w:rsidRPr="007928C4">
        <w:rPr>
          <w:rFonts w:ascii="Arial Narrow" w:hAnsi="Arial Narrow" w:cs="Arial"/>
          <w:color w:val="002060"/>
          <w:sz w:val="23"/>
          <w:szCs w:val="23"/>
        </w:rPr>
        <w:t xml:space="preserve"> </w:t>
      </w:r>
      <w:r w:rsidRPr="007928C4">
        <w:rPr>
          <w:rFonts w:ascii="Arial Narrow" w:hAnsi="Arial Narrow" w:cs="Arial"/>
          <w:color w:val="002060"/>
          <w:sz w:val="28"/>
          <w:szCs w:val="28"/>
        </w:rPr>
        <w:t xml:space="preserve">que para obtener el título de </w:t>
      </w:r>
      <w:r w:rsidR="00CD01B0">
        <w:rPr>
          <w:rFonts w:ascii="Arial Narrow" w:hAnsi="Arial Narrow" w:cs="Arial"/>
          <w:bCs/>
          <w:color w:val="002060"/>
          <w:sz w:val="28"/>
          <w:szCs w:val="28"/>
        </w:rPr>
        <w:t>Licenciada en Arte y P</w:t>
      </w:r>
      <w:r w:rsidRPr="007928C4">
        <w:rPr>
          <w:rFonts w:ascii="Arial Narrow" w:hAnsi="Arial Narrow" w:cs="Arial"/>
          <w:bCs/>
          <w:color w:val="002060"/>
          <w:sz w:val="28"/>
          <w:szCs w:val="28"/>
        </w:rPr>
        <w:t>atrimonio cultural</w:t>
      </w:r>
      <w:r w:rsidRPr="007928C4">
        <w:rPr>
          <w:rFonts w:ascii="Arial Narrow" w:hAnsi="Arial Narrow" w:cs="Arial"/>
          <w:b/>
          <w:bCs/>
          <w:color w:val="002060"/>
          <w:sz w:val="28"/>
          <w:szCs w:val="28"/>
        </w:rPr>
        <w:t xml:space="preserve"> </w:t>
      </w:r>
      <w:r w:rsidRPr="007928C4">
        <w:rPr>
          <w:rFonts w:ascii="Arial Narrow" w:hAnsi="Arial Narrow" w:cs="Arial"/>
          <w:color w:val="002060"/>
          <w:sz w:val="24"/>
          <w:szCs w:val="24"/>
        </w:rPr>
        <w:t xml:space="preserve"> </w:t>
      </w:r>
    </w:p>
    <w:p w:rsidR="007928C4" w:rsidRDefault="007928C4" w:rsidP="007928C4">
      <w:pPr>
        <w:autoSpaceDE w:val="0"/>
        <w:autoSpaceDN w:val="0"/>
        <w:adjustRightInd w:val="0"/>
        <w:spacing w:after="0" w:line="240" w:lineRule="auto"/>
        <w:rPr>
          <w:rFonts w:ascii="Arial Narrow" w:hAnsi="Arial Narrow" w:cs="Arial"/>
          <w:color w:val="002060"/>
          <w:sz w:val="24"/>
          <w:szCs w:val="24"/>
        </w:rPr>
      </w:pPr>
    </w:p>
    <w:p w:rsidR="007928C4" w:rsidRPr="007928C4" w:rsidRDefault="007928C4" w:rsidP="007928C4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color w:val="002060"/>
          <w:sz w:val="28"/>
        </w:rPr>
      </w:pPr>
    </w:p>
    <w:p w:rsidR="00FE088A" w:rsidRPr="00FE088A" w:rsidRDefault="00FE088A" w:rsidP="00FE088A">
      <w:pPr>
        <w:pStyle w:val="Default"/>
      </w:pPr>
    </w:p>
    <w:p w:rsidR="00C4405B" w:rsidRDefault="00C4405B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F47876">
        <w:rPr>
          <w:rFonts w:ascii="Arial Narrow" w:hAnsi="Arial Narrow"/>
          <w:b/>
          <w:color w:val="C00000"/>
          <w:sz w:val="28"/>
        </w:rPr>
        <w:t>TÍTULO DE LA TESIS</w:t>
      </w:r>
    </w:p>
    <w:p w:rsidR="009C6026" w:rsidRPr="009C6026" w:rsidRDefault="009C6026" w:rsidP="009C6026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:rsidR="00FE088A" w:rsidRPr="007928C4" w:rsidRDefault="009C6026" w:rsidP="009C6026">
      <w:pPr>
        <w:spacing w:after="0" w:line="240" w:lineRule="auto"/>
        <w:jc w:val="both"/>
        <w:rPr>
          <w:rFonts w:ascii="Arial Narrow" w:hAnsi="Arial Narrow"/>
          <w:color w:val="C00000"/>
          <w:sz w:val="28"/>
          <w:szCs w:val="28"/>
        </w:rPr>
      </w:pPr>
      <w:r w:rsidRPr="007928C4">
        <w:rPr>
          <w:rFonts w:ascii="Arial Narrow" w:hAnsi="Arial Narrow" w:cs="Arial"/>
          <w:bCs/>
          <w:color w:val="002060"/>
          <w:sz w:val="28"/>
          <w:szCs w:val="28"/>
        </w:rPr>
        <w:t>Proyecto de difusión histórica para el estudio de las deidades mexicas a través del Mito de los Cinco Soles</w:t>
      </w:r>
    </w:p>
    <w:p w:rsidR="00FE088A" w:rsidRDefault="00FE088A" w:rsidP="00FE08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color w:val="000000"/>
          <w:sz w:val="23"/>
          <w:szCs w:val="23"/>
        </w:rPr>
      </w:pPr>
    </w:p>
    <w:p w:rsidR="00C4405B" w:rsidRDefault="00C4405B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RESUMEN</w:t>
      </w:r>
      <w:r w:rsidR="00071589">
        <w:rPr>
          <w:rFonts w:ascii="Arial Narrow" w:hAnsi="Arial Narrow"/>
          <w:b/>
          <w:color w:val="C00000"/>
          <w:sz w:val="28"/>
        </w:rPr>
        <w:t>:</w:t>
      </w:r>
    </w:p>
    <w:p w:rsidR="00CD01B0" w:rsidRPr="00CD01B0" w:rsidRDefault="00CD01B0" w:rsidP="00CD01B0">
      <w:pPr>
        <w:pStyle w:val="NormalWeb"/>
        <w:jc w:val="both"/>
        <w:rPr>
          <w:rFonts w:ascii="Arial Narrow" w:hAnsi="Arial Narrow"/>
          <w:color w:val="002060"/>
          <w:sz w:val="28"/>
          <w:szCs w:val="28"/>
        </w:rPr>
      </w:pPr>
      <w:r w:rsidRPr="00CD01B0">
        <w:rPr>
          <w:rFonts w:ascii="Arial Narrow" w:hAnsi="Arial Narrow"/>
          <w:color w:val="002060"/>
          <w:sz w:val="28"/>
          <w:szCs w:val="28"/>
        </w:rPr>
        <w:t>Este proyecto busca despertar el interés de los niños de cuarto grado por la historia de México, específicamente por las culturas prehispánicas. A través de una cápsula educativa innovadora, se pretende complementar los libros de texto y ofrecer una experiencia de aprendizaje más dinámica y atractiva. La cápsula se centrará en la cultura mexica, utilizando recursos audiovisuales y narrativos para acercar a los niños a sus raíces culturales.</w:t>
      </w:r>
    </w:p>
    <w:p w:rsidR="00CD01B0" w:rsidRPr="00CD01B0" w:rsidRDefault="00CD01B0" w:rsidP="00CD01B0">
      <w:pPr>
        <w:pStyle w:val="NormalWeb"/>
        <w:jc w:val="both"/>
        <w:rPr>
          <w:rFonts w:ascii="Arial Narrow" w:hAnsi="Arial Narrow"/>
          <w:color w:val="002060"/>
          <w:sz w:val="28"/>
          <w:szCs w:val="28"/>
        </w:rPr>
      </w:pPr>
      <w:r w:rsidRPr="00CD01B0">
        <w:rPr>
          <w:rFonts w:ascii="Arial Narrow" w:hAnsi="Arial Narrow"/>
          <w:color w:val="002060"/>
          <w:sz w:val="28"/>
          <w:szCs w:val="28"/>
        </w:rPr>
        <w:t>La autora identifica la necesidad de hacer la historia más relevante y comprensible para los niños, y propone esta solución como una herramienta para fomentar el interés por el pasado y la preservación del patrimonio cultural. El proyecto también busca promover la interdisciplinariedad, integrando conocimientos de diversas áreas como la historia, el arte, la antropología y la tecnología.</w:t>
      </w:r>
    </w:p>
    <w:p w:rsidR="00071589" w:rsidRPr="00D462D4" w:rsidRDefault="00071589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P</w:t>
      </w:r>
      <w:r>
        <w:rPr>
          <w:rFonts w:ascii="Arial Narrow" w:hAnsi="Arial Narrow"/>
          <w:b/>
          <w:color w:val="C00000"/>
          <w:sz w:val="28"/>
        </w:rPr>
        <w:t>ALABRAS CLAVE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:rsidR="00B259E3" w:rsidRPr="00D462D4" w:rsidRDefault="00B259E3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:rsidR="00CD01B0" w:rsidRPr="00CD01B0" w:rsidRDefault="00CD01B0" w:rsidP="00CD01B0">
      <w:pPr>
        <w:spacing w:after="0" w:line="240" w:lineRule="auto"/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</w:pPr>
      <w:r w:rsidRPr="00B259E3"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  <w:t>Difusión histórica</w:t>
      </w:r>
      <w:r w:rsidRPr="00CD01B0"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  <w:t xml:space="preserve"> </w:t>
      </w:r>
    </w:p>
    <w:p w:rsidR="00CD01B0" w:rsidRPr="00CD01B0" w:rsidRDefault="00CD01B0" w:rsidP="00CD01B0">
      <w:pPr>
        <w:spacing w:after="0" w:line="240" w:lineRule="auto"/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</w:pPr>
      <w:r w:rsidRPr="00B259E3"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  <w:t>Culturas prehispánicas</w:t>
      </w:r>
      <w:r w:rsidRPr="00CD01B0"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  <w:t xml:space="preserve"> </w:t>
      </w:r>
    </w:p>
    <w:p w:rsidR="00CD01B0" w:rsidRPr="00CD01B0" w:rsidRDefault="00CD01B0" w:rsidP="00CD01B0">
      <w:pPr>
        <w:spacing w:after="0" w:line="240" w:lineRule="auto"/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</w:pPr>
      <w:r w:rsidRPr="00B259E3"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  <w:t>Cápsula educativa</w:t>
      </w:r>
      <w:r w:rsidRPr="00CD01B0"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  <w:t xml:space="preserve"> </w:t>
      </w:r>
    </w:p>
    <w:p w:rsidR="00CD01B0" w:rsidRPr="00CD01B0" w:rsidRDefault="00CD01B0" w:rsidP="00CD01B0">
      <w:pPr>
        <w:spacing w:after="0" w:line="240" w:lineRule="auto"/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</w:pPr>
      <w:r w:rsidRPr="00B259E3"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  <w:t>Infancia</w:t>
      </w:r>
      <w:r w:rsidRPr="00CD01B0"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  <w:t xml:space="preserve">. </w:t>
      </w:r>
    </w:p>
    <w:p w:rsidR="00CD01B0" w:rsidRPr="00CD01B0" w:rsidRDefault="00CD01B0" w:rsidP="00CD01B0">
      <w:pPr>
        <w:spacing w:after="0" w:line="240" w:lineRule="auto"/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</w:pPr>
      <w:r w:rsidRPr="00B259E3"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  <w:t>Interdisciplinariedad</w:t>
      </w:r>
      <w:r w:rsidRPr="00CD01B0"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  <w:t xml:space="preserve"> </w:t>
      </w:r>
    </w:p>
    <w:p w:rsidR="00CD01B0" w:rsidRPr="00CD01B0" w:rsidRDefault="00CD01B0" w:rsidP="00CD01B0">
      <w:pPr>
        <w:spacing w:after="0" w:line="240" w:lineRule="auto"/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</w:pPr>
      <w:r w:rsidRPr="00B259E3"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  <w:t>Patrimonio cultural</w:t>
      </w:r>
      <w:r w:rsidRPr="00CD01B0"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  <w:t xml:space="preserve"> </w:t>
      </w:r>
    </w:p>
    <w:p w:rsidR="00CD01B0" w:rsidRPr="00CD01B0" w:rsidRDefault="00CD01B0" w:rsidP="00CD01B0">
      <w:pPr>
        <w:spacing w:after="0" w:line="240" w:lineRule="auto"/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</w:pPr>
      <w:r w:rsidRPr="00B259E3"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  <w:t>Innovación educativa</w:t>
      </w:r>
      <w:r w:rsidRPr="00CD01B0">
        <w:rPr>
          <w:rFonts w:ascii="Arial Narrow" w:eastAsia="Times New Roman" w:hAnsi="Arial Narrow" w:cs="Times New Roman"/>
          <w:color w:val="002060"/>
          <w:sz w:val="28"/>
          <w:szCs w:val="28"/>
          <w:lang w:eastAsia="es-MX"/>
        </w:rPr>
        <w:t xml:space="preserve"> </w:t>
      </w:r>
    </w:p>
    <w:p w:rsidR="00C4405B" w:rsidRPr="00B259E3" w:rsidRDefault="00CD01B0" w:rsidP="00CD01B0">
      <w:pPr>
        <w:spacing w:after="0" w:line="240" w:lineRule="auto"/>
        <w:jc w:val="both"/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</w:pPr>
      <w:r w:rsidRPr="00B259E3">
        <w:rPr>
          <w:rFonts w:ascii="Arial Narrow" w:eastAsia="Times New Roman" w:hAnsi="Arial Narrow" w:cs="Times New Roman"/>
          <w:bCs/>
          <w:color w:val="002060"/>
          <w:sz w:val="28"/>
          <w:szCs w:val="28"/>
          <w:lang w:eastAsia="es-MX"/>
        </w:rPr>
        <w:t>Identidad cultural</w:t>
      </w:r>
    </w:p>
    <w:p w:rsidR="00CD01B0" w:rsidRDefault="00CD01B0" w:rsidP="00CD01B0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:rsidR="00C4405B" w:rsidRPr="00D462D4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DESCRIPCIÓN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:rsidR="00EC7C8A" w:rsidRDefault="00C4405B" w:rsidP="00301BF3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Tesis de Licenciatura</w:t>
      </w:r>
    </w:p>
    <w:p w:rsidR="007928C4" w:rsidRDefault="007928C4" w:rsidP="00301BF3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:rsidR="007928C4" w:rsidRDefault="007928C4" w:rsidP="00301BF3">
      <w:pPr>
        <w:spacing w:after="0" w:line="240" w:lineRule="auto"/>
        <w:jc w:val="both"/>
      </w:pPr>
      <w:r>
        <w:rPr>
          <w:rFonts w:ascii="Arial Narrow" w:hAnsi="Arial Narrow"/>
          <w:color w:val="002060"/>
          <w:sz w:val="28"/>
        </w:rPr>
        <w:t>1 recurso electrónico (118 páginas)</w:t>
      </w:r>
    </w:p>
    <w:sectPr w:rsidR="007928C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657C2" w:rsidRDefault="006657C2" w:rsidP="00C4405B">
      <w:pPr>
        <w:spacing w:after="0" w:line="240" w:lineRule="auto"/>
      </w:pPr>
      <w:r>
        <w:separator/>
      </w:r>
    </w:p>
  </w:endnote>
  <w:endnote w:type="continuationSeparator" w:id="0">
    <w:p w:rsidR="006657C2" w:rsidRDefault="006657C2" w:rsidP="00C440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657C2" w:rsidRDefault="006657C2" w:rsidP="00C4405B">
      <w:pPr>
        <w:spacing w:after="0" w:line="240" w:lineRule="auto"/>
      </w:pPr>
      <w:r>
        <w:separator/>
      </w:r>
    </w:p>
  </w:footnote>
  <w:footnote w:type="continuationSeparator" w:id="0">
    <w:p w:rsidR="006657C2" w:rsidRDefault="006657C2" w:rsidP="00C4405B">
      <w:pPr>
        <w:spacing w:after="0" w:line="240" w:lineRule="auto"/>
      </w:pPr>
      <w:r>
        <w:continuationSeparator/>
      </w:r>
    </w:p>
  </w:footnote>
  <w:footnote w:id="1">
    <w:p w:rsidR="00CD442A" w:rsidRDefault="00CD442A" w:rsidP="00CF0BC0">
      <w:pPr>
        <w:pStyle w:val="Textonotapie"/>
        <w:jc w:val="both"/>
      </w:pPr>
      <w:r>
        <w:rPr>
          <w:rStyle w:val="Refdenotaalpie"/>
        </w:rPr>
        <w:footnoteRef/>
      </w:r>
      <w:r>
        <w:t xml:space="preserve"> </w:t>
      </w:r>
      <w:bookmarkStart w:id="0" w:name="_GoBack"/>
      <w:r>
        <w:fldChar w:fldCharType="begin"/>
      </w:r>
      <w:r>
        <w:instrText xml:space="preserve"> ADDIN ZOTERO_ITEM CSL_CITATION {"citationID":"p5z3vJBT","properties":{"formattedCitation":"Rebeca Valencia Real, \\uc0\\u171{}Proyecto de difusi\\uc0\\u243{}n hist\\uc0\\u243{}rica para el estudio de las deidades mexicas a trav\\uc0\\u233{}s del Mito de los Cinco Soles.\\uc0\\u187{} (Proyecto de investigaci\\uc0\\u243{}n-intervenci\\uc0\\u243{}n que para obtener el t\\uc0\\u237{}tulo de Licenciada en Arte y Patrimonio cultural, Ciudad de M\\uc0\\u233{}xico, Universidad Aut\\uc0\\u243{}noma de la Ciudad de M\\uc0\\u233{}xico. Colegio de Humanidades y Ciencias Sociales. Licenciatura en Artes y Patrimonio Cultural, 2023).","plainCitation":"Rebeca Valencia Real, «Proyecto de difusión histórica para el estudio de las deidades mexicas a través del Mito de los Cinco Soles.» (Proyecto de investigación-intervención que para obtener el título de Licenciada en Arte y Patrimonio cultural, Ciudad de México, Universidad Autónoma de la Ciudad de México. Colegio de Humanidades y Ciencias Sociales. Licenciatura en Artes y Patrimonio Cultural, 2023).","noteIndex":1},"citationItems":[{"id":86,"uris":["http://zotero.org/users/local/wz8XAI7p/items/9BYEDUVV"],"itemData":{"id":86,"type":"thesis","event-place":"Ciudad de México,","genre":"Proyecto de investigación-intervención que para obtener el título de Licenciada en Arte y Patrimonio cultural","language":"Español","number-of-pages":"118 páginas","publisher":"Universidad Autónoma de la Ciudad de México. Colegio de Humanidades y Ciencias Sociales. Licenciatura en Artes y Patrimonio Cultural","publisher-place":"Ciudad de México,","title":"Proyecto de difusión histórica para el estudio de las deidades mexicas a través del Mito de los Cinco Soles.","author":[{"family":"Valencia Real","given":"Rebeca"}],"issued":{"date-parts":[["2023",10]]}}}],"schema":"https://github.com/citation-style-language/schema/raw/master/csl-citation.json"} </w:instrText>
      </w:r>
      <w:r>
        <w:fldChar w:fldCharType="separate"/>
      </w:r>
      <w:r w:rsidRPr="00CD442A">
        <w:rPr>
          <w:rFonts w:ascii="Calibri" w:hAnsi="Calibri" w:cs="Calibri"/>
          <w:szCs w:val="24"/>
        </w:rPr>
        <w:t>Rebeca Valencia Real, «Proyecto de difusión histórica para el estudio de las deidades mexicas a través del Mito de los Cinco Soles.» (Proyecto de investigación-intervención que para obtener el título de Licenciada en Arte y Patrimonio cultural, Ciudad de México, Universidad Autónoma de la Ciudad de México. Colegio de Humanidades y Ciencias Sociales. Licenciatura en Artes y Patrimonio Cultural, 2023).</w:t>
      </w:r>
      <w:r>
        <w:fldChar w:fldCharType="end"/>
      </w:r>
      <w:bookmarkEnd w:id="0"/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A362D"/>
    <w:rsid w:val="0005535B"/>
    <w:rsid w:val="00071589"/>
    <w:rsid w:val="00071BEA"/>
    <w:rsid w:val="000D2271"/>
    <w:rsid w:val="00122F7F"/>
    <w:rsid w:val="0019095A"/>
    <w:rsid w:val="001A372D"/>
    <w:rsid w:val="001F431A"/>
    <w:rsid w:val="002046AF"/>
    <w:rsid w:val="00301BF3"/>
    <w:rsid w:val="00311F2F"/>
    <w:rsid w:val="003205D2"/>
    <w:rsid w:val="004318CF"/>
    <w:rsid w:val="004A777A"/>
    <w:rsid w:val="004D2FA0"/>
    <w:rsid w:val="00512EF8"/>
    <w:rsid w:val="005B499C"/>
    <w:rsid w:val="00626EA6"/>
    <w:rsid w:val="006657C2"/>
    <w:rsid w:val="00692D13"/>
    <w:rsid w:val="006A1914"/>
    <w:rsid w:val="0071729C"/>
    <w:rsid w:val="007173D8"/>
    <w:rsid w:val="00750FEF"/>
    <w:rsid w:val="0078696E"/>
    <w:rsid w:val="007928C4"/>
    <w:rsid w:val="007A293D"/>
    <w:rsid w:val="007C3962"/>
    <w:rsid w:val="00844ACE"/>
    <w:rsid w:val="00897F6F"/>
    <w:rsid w:val="00971F32"/>
    <w:rsid w:val="009C6026"/>
    <w:rsid w:val="00A91905"/>
    <w:rsid w:val="00AA6B33"/>
    <w:rsid w:val="00AF54CE"/>
    <w:rsid w:val="00B259E3"/>
    <w:rsid w:val="00BD3ABA"/>
    <w:rsid w:val="00C4405B"/>
    <w:rsid w:val="00C8365B"/>
    <w:rsid w:val="00CA362D"/>
    <w:rsid w:val="00CB568C"/>
    <w:rsid w:val="00CC7754"/>
    <w:rsid w:val="00CD01B0"/>
    <w:rsid w:val="00CD442A"/>
    <w:rsid w:val="00CF0BC0"/>
    <w:rsid w:val="00D235AD"/>
    <w:rsid w:val="00D959D6"/>
    <w:rsid w:val="00E26985"/>
    <w:rsid w:val="00E94FC0"/>
    <w:rsid w:val="00EC6791"/>
    <w:rsid w:val="00EC7C8A"/>
    <w:rsid w:val="00F077C7"/>
    <w:rsid w:val="00FC0DBA"/>
    <w:rsid w:val="00FE088A"/>
    <w:rsid w:val="00FE138F"/>
    <w:rsid w:val="00FF1E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70A706E-A92B-4572-93CB-10A1AF5B44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28C4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semiHidden/>
    <w:unhideWhenUsed/>
    <w:rsid w:val="00C4405B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C4405B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C4405B"/>
    <w:rPr>
      <w:vertAlign w:val="superscript"/>
    </w:rPr>
  </w:style>
  <w:style w:type="paragraph" w:customStyle="1" w:styleId="Default">
    <w:name w:val="Default"/>
    <w:rsid w:val="0007158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CD01B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MX"/>
    </w:rPr>
  </w:style>
  <w:style w:type="character" w:styleId="Textoennegrita">
    <w:name w:val="Strong"/>
    <w:basedOn w:val="Fuentedeprrafopredeter"/>
    <w:uiPriority w:val="22"/>
    <w:qFormat/>
    <w:rsid w:val="00CD01B0"/>
    <w:rPr>
      <w:b/>
      <w:bCs/>
    </w:rPr>
  </w:style>
  <w:style w:type="paragraph" w:styleId="Bibliografa">
    <w:name w:val="Bibliography"/>
    <w:basedOn w:val="Normal"/>
    <w:next w:val="Normal"/>
    <w:uiPriority w:val="37"/>
    <w:unhideWhenUsed/>
    <w:rsid w:val="00CD442A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6385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6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120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368</Words>
  <Characters>2029</Characters>
  <Application>Microsoft Office Word</Application>
  <DocSecurity>0</DocSecurity>
  <Lines>16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cio</dc:creator>
  <cp:keywords/>
  <dc:description/>
  <cp:lastModifiedBy>Rocio</cp:lastModifiedBy>
  <cp:revision>9</cp:revision>
  <dcterms:created xsi:type="dcterms:W3CDTF">2024-10-21T18:28:00Z</dcterms:created>
  <dcterms:modified xsi:type="dcterms:W3CDTF">2024-11-21T1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GXgDP5Iy"/&gt;&lt;style id="http://www.zotero.org/styles/chicago-fullnote-bibliography" locale="es-ES" hasBibliography="1" bibliographyStyleHasBeenSet="1"/&gt;&lt;prefs&gt;&lt;pref name="fieldType" value="Field"/&gt;&lt;</vt:lpwstr>
  </property>
  <property fmtid="{D5CDD505-2E9C-101B-9397-08002B2CF9AE}" pid="3" name="ZOTERO_PREF_2">
    <vt:lpwstr>pref name="automaticJournalAbbreviations" value="true"/&gt;&lt;pref name="noteType" value="1"/&gt;&lt;/prefs&gt;&lt;/data&gt;</vt:lpwstr>
  </property>
</Properties>
</file>